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A4267F">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A4267F">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A4267F">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A4267F">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A4267F">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A4267F">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A4267F">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A4267F">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A4267F">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A4267F">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A4267F">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A4267F">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A4267F">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A4267F">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A4267F">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A4267F">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A4267F">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A4267F">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A4267F">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lastRenderedPageBreak/>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lastRenderedPageBreak/>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4D8891E1" w:rsidR="00543295" w:rsidRDefault="00543295" w:rsidP="00EB1651"/>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77777777" w:rsidR="00A81059" w:rsidRDefault="00A81059"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w:t>
      </w:r>
      <w:r>
        <w:t xml:space="preserve"> </w:t>
      </w:r>
      <w:r>
        <w:t>America, Western Europe such as Italy and French,</w:t>
      </w:r>
      <w:r>
        <w:t xml:space="preserve"> </w:t>
      </w:r>
      <w:r>
        <w:t>Russia, Japan, Cuba, India, Korea, and the Philippines</w:t>
      </w:r>
      <w:r>
        <w:t xml:space="preserve"> </w:t>
      </w:r>
      <w:r>
        <w:t>and in some parts of Iran, due to high technology, high</w:t>
      </w:r>
      <w:r>
        <w:t xml:space="preserve"> </w:t>
      </w:r>
      <w:r>
        <w:t>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6640DFF3" w:rsidR="000C45A5" w:rsidRDefault="000C45A5" w:rsidP="000C45A5"/>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lastRenderedPageBreak/>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w:t>
      </w:r>
      <w:r>
        <w:t xml:space="preserve"> </w:t>
      </w:r>
      <w:proofErr w:type="spellStart"/>
      <w:r>
        <w:t>spikelets</w:t>
      </w:r>
      <w:proofErr w:type="spellEnd"/>
      <w:r>
        <w:t xml:space="preserve"> </w:t>
      </w:r>
      <w:proofErr w:type="spellStart"/>
      <w:r>
        <w:t>panicle'l</w:t>
      </w:r>
      <w:proofErr w:type="spellEnd"/>
      <w:r>
        <w:t xml:space="preserve"> was significantly affected by the planting method. Transplanting significantly</w:t>
      </w:r>
      <w:r>
        <w:t xml:space="preserve"> </w:t>
      </w:r>
      <w:r>
        <w:t>increased the number of</w:t>
      </w:r>
      <w:r>
        <w:t xml:space="preserve"> </w:t>
      </w:r>
      <w:proofErr w:type="spellStart"/>
      <w:r>
        <w:t>spikelets</w:t>
      </w:r>
      <w:proofErr w:type="spellEnd"/>
      <w:r>
        <w:t xml:space="preserve"> per panicle over the</w:t>
      </w:r>
      <w:r>
        <w:t xml:space="preserve"> </w:t>
      </w:r>
      <w:r>
        <w:t>direct seeding method</w:t>
      </w:r>
      <w:r>
        <w:t xml:space="preserve">. </w:t>
      </w:r>
      <w:r>
        <w:t>The maximum</w:t>
      </w:r>
      <w:r>
        <w:t xml:space="preserve"> </w:t>
      </w:r>
      <w:r>
        <w:t xml:space="preserve">number of </w:t>
      </w:r>
      <w:proofErr w:type="spellStart"/>
      <w:r>
        <w:t>spiekelets</w:t>
      </w:r>
      <w:proofErr w:type="spellEnd"/>
      <w:r>
        <w:t xml:space="preserve"> panicle" obtained using</w:t>
      </w:r>
      <w:r>
        <w:t xml:space="preserve"> </w:t>
      </w:r>
      <w:r>
        <w:t>transplanting could be due to sufficient amounts of</w:t>
      </w:r>
      <w:r>
        <w:t xml:space="preserve"> </w:t>
      </w:r>
      <w:r>
        <w:t>moisture and nutrients available to the plants due to</w:t>
      </w:r>
      <w:r>
        <w:t xml:space="preserve"> </w:t>
      </w:r>
      <w:r>
        <w:t>deep penetration and wide spread of roots at the</w:t>
      </w:r>
      <w:r>
        <w:t xml:space="preserve"> </w:t>
      </w:r>
      <w:r>
        <w:t>panicle initiation and flowering stages, which</w:t>
      </w:r>
      <w:r>
        <w:t xml:space="preserve"> </w:t>
      </w:r>
      <w:r>
        <w:t>eventually resulted in more panicle bearing and more</w:t>
      </w:r>
      <w:r>
        <w:t xml:space="preserve"> </w:t>
      </w:r>
      <w:r>
        <w:t xml:space="preserve">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w:t>
      </w:r>
      <w:r>
        <w:t xml:space="preserve"> </w:t>
      </w:r>
      <w:r>
        <w:t>sowing method were at disadvantage due to being</w:t>
      </w:r>
      <w:r>
        <w:t xml:space="preserve"> </w:t>
      </w:r>
      <w:r>
        <w:t>shallow-rooted and high infestation of weeds which</w:t>
      </w:r>
      <w:r>
        <w:t xml:space="preserve"> </w:t>
      </w:r>
      <w:r>
        <w:t>further reduced the availability of moisture and</w:t>
      </w:r>
      <w:r>
        <w:t xml:space="preserve"> </w:t>
      </w:r>
      <w:r>
        <w:t>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w:t>
      </w:r>
      <w:r w:rsidRPr="00284E3D">
        <w:rPr>
          <w:color w:val="000000" w:themeColor="text1"/>
        </w:rPr>
        <w:t>(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bookmarkStart w:id="12" w:name="_GoBack"/>
      <w:bookmarkEnd w:id="12"/>
    </w:p>
    <w:p w14:paraId="3531579D" w14:textId="40FAED7D" w:rsidR="00A81059" w:rsidRDefault="00A81059" w:rsidP="000C45A5"/>
    <w:p w14:paraId="7575AAE0" w14:textId="3E2944BE" w:rsidR="00A81059" w:rsidRDefault="00A81059" w:rsidP="000C45A5"/>
    <w:p w14:paraId="503F001E" w14:textId="1BF46999" w:rsidR="00A81059" w:rsidRDefault="00A81059" w:rsidP="000C45A5"/>
    <w:p w14:paraId="0A83DF3D" w14:textId="0017D3AC" w:rsidR="00A81059" w:rsidRDefault="00A81059" w:rsidP="000C45A5"/>
    <w:p w14:paraId="2D201CEA" w14:textId="44021606" w:rsidR="00A81059" w:rsidRDefault="00A81059" w:rsidP="000C45A5"/>
    <w:p w14:paraId="1F13C391" w14:textId="54424DEB" w:rsidR="00A81059" w:rsidRDefault="00A81059" w:rsidP="000C45A5"/>
    <w:p w14:paraId="0EB40BB6" w14:textId="2C3208B4" w:rsidR="00A81059" w:rsidRDefault="00A81059" w:rsidP="000C45A5"/>
    <w:p w14:paraId="1684B517" w14:textId="7C23E2B5" w:rsidR="00A81059" w:rsidRDefault="00A81059" w:rsidP="000C45A5"/>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5741D271" w:rsidR="00C257E4" w:rsidRDefault="00C257E4"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lastRenderedPageBreak/>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lastRenderedPageBreak/>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lastRenderedPageBreak/>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lastRenderedPageBreak/>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37FB0188"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lastRenderedPageBreak/>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w:t>
      </w:r>
      <w:r w:rsidRPr="001B49CD">
        <w:rPr>
          <w:rFonts w:ascii="Times New Roman" w:hAnsi="Times New Roman" w:cs="Times New Roman"/>
          <w:b/>
          <w:sz w:val="24"/>
          <w:szCs w:val="24"/>
        </w:rPr>
        <w:lastRenderedPageBreak/>
        <w:t>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77777777" w:rsidR="00966042" w:rsidRDefault="00966042" w:rsidP="00B646B0">
      <w:pPr>
        <w:spacing w:line="360" w:lineRule="auto"/>
        <w:rPr>
          <w:rFonts w:ascii="Times New Roman" w:hAnsi="Times New Roman" w:cs="Times New Roman"/>
          <w:b/>
          <w:sz w:val="24"/>
          <w:szCs w:val="24"/>
        </w:rPr>
      </w:pPr>
    </w:p>
    <w:p w14:paraId="7E8778A2" w14:textId="0FC5D715" w:rsidR="0080245B" w:rsidRDefault="0080245B" w:rsidP="00B646B0">
      <w:pPr>
        <w:spacing w:line="360" w:lineRule="auto"/>
        <w:rPr>
          <w:rFonts w:ascii="Times New Roman" w:hAnsi="Times New Roman" w:cs="Times New Roman"/>
          <w:b/>
          <w:sz w:val="24"/>
          <w:szCs w:val="24"/>
        </w:rPr>
      </w:pPr>
    </w:p>
    <w:p w14:paraId="33D8EF03" w14:textId="24560A47" w:rsidR="00A81059" w:rsidRDefault="00A81059" w:rsidP="00B646B0">
      <w:pPr>
        <w:spacing w:line="360" w:lineRule="auto"/>
        <w:rPr>
          <w:rFonts w:ascii="Times New Roman" w:hAnsi="Times New Roman" w:cs="Times New Roman"/>
          <w:b/>
          <w:sz w:val="24"/>
          <w:szCs w:val="24"/>
        </w:rPr>
      </w:pPr>
    </w:p>
    <w:p w14:paraId="13D50483" w14:textId="6E1ACA56" w:rsidR="00A81059" w:rsidRDefault="00A81059" w:rsidP="00B646B0">
      <w:pPr>
        <w:spacing w:line="360" w:lineRule="auto"/>
        <w:rPr>
          <w:rFonts w:ascii="Times New Roman" w:hAnsi="Times New Roman" w:cs="Times New Roman"/>
          <w:b/>
          <w:sz w:val="24"/>
          <w:szCs w:val="24"/>
        </w:rPr>
      </w:pP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lastRenderedPageBreak/>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724B875E" w14:textId="1CFD33B7" w:rsidR="0080245B" w:rsidRPr="006C1C52" w:rsidRDefault="0080245B" w:rsidP="0080245B">
      <w:pPr>
        <w:rPr>
          <w:color w:val="FF0000"/>
        </w:rPr>
      </w:pP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D583189" w14:textId="7B71168E" w:rsidR="00A81059" w:rsidRDefault="00A81059" w:rsidP="0080245B"/>
    <w:p w14:paraId="3C7B31DC" w14:textId="5D348A87" w:rsidR="00A81059" w:rsidRDefault="00A81059" w:rsidP="0080245B"/>
    <w:p w14:paraId="43B3536E" w14:textId="51947C80" w:rsidR="00A81059" w:rsidRDefault="00A81059" w:rsidP="0080245B"/>
    <w:p w14:paraId="487916A9" w14:textId="68673B44" w:rsidR="00A81059" w:rsidRDefault="00A81059" w:rsidP="0080245B"/>
    <w:p w14:paraId="5B5992CB" w14:textId="16614F97" w:rsidR="00A81059" w:rsidRDefault="00A81059" w:rsidP="0080245B"/>
    <w:p w14:paraId="2E36FF2A" w14:textId="0EE7C7A7" w:rsidR="00A81059" w:rsidRDefault="00A81059" w:rsidP="0080245B"/>
    <w:p w14:paraId="6CE2F987" w14:textId="5A8BA228"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18103361" w14:textId="10E0E3EF" w:rsidR="0080245B" w:rsidRDefault="0080245B" w:rsidP="0080245B"/>
    <w:p w14:paraId="1E94FA1A" w14:textId="5B1C48DC"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75608" w:rsidR="0053298F" w:rsidRDefault="0053298F"/>
    <w:p w14:paraId="07AC201D" w14:textId="7158BCA4" w:rsidR="0080245B" w:rsidRDefault="0080245B"/>
    <w:p w14:paraId="7449E40C" w14:textId="51BEA5F5" w:rsidR="0080245B" w:rsidRDefault="0080245B"/>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244516" w:rsidRDefault="00244516" w:rsidP="00244516">
                            <w:r>
                              <w:t>These experiments were conducted at the Rice Research and</w:t>
                            </w:r>
                          </w:p>
                          <w:p w14:paraId="0C465D6A" w14:textId="5F4EF883" w:rsidR="00244516" w:rsidRDefault="00244516"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244516" w:rsidRDefault="00244516" w:rsidP="00244516">
                      <w:r>
                        <w:t>These experiments were conducted at the Rice Research and</w:t>
                      </w:r>
                    </w:p>
                    <w:p w14:paraId="0C465D6A" w14:textId="5F4EF883" w:rsidR="00244516" w:rsidRDefault="00244516"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0B3E51">
      <w:pPr>
        <w:widowControl w:val="0"/>
        <w:autoSpaceDE w:val="0"/>
        <w:autoSpaceDN w:val="0"/>
        <w:adjustRightInd w:val="0"/>
        <w:spacing w:line="240" w:lineRule="auto"/>
        <w:ind w:left="480" w:hanging="480"/>
      </w:pPr>
    </w:p>
    <w:p w14:paraId="34460BE3" w14:textId="7E42CFE3" w:rsidR="0071690A" w:rsidRDefault="0071690A" w:rsidP="000B3E51">
      <w:pPr>
        <w:widowControl w:val="0"/>
        <w:autoSpaceDE w:val="0"/>
        <w:autoSpaceDN w:val="0"/>
        <w:adjustRightInd w:val="0"/>
        <w:spacing w:line="240" w:lineRule="auto"/>
        <w:ind w:left="480" w:hanging="480"/>
      </w:pPr>
    </w:p>
    <w:p w14:paraId="642E4228" w14:textId="5DACDAC3" w:rsidR="0071690A" w:rsidRDefault="0071690A" w:rsidP="000B3E51">
      <w:pPr>
        <w:widowControl w:val="0"/>
        <w:autoSpaceDE w:val="0"/>
        <w:autoSpaceDN w:val="0"/>
        <w:adjustRightInd w:val="0"/>
        <w:spacing w:line="240" w:lineRule="auto"/>
        <w:ind w:left="480" w:hanging="480"/>
      </w:pPr>
    </w:p>
    <w:p w14:paraId="4B5149B3" w14:textId="08853039" w:rsidR="0071690A" w:rsidRDefault="0071690A" w:rsidP="000B3E51">
      <w:pPr>
        <w:widowControl w:val="0"/>
        <w:autoSpaceDE w:val="0"/>
        <w:autoSpaceDN w:val="0"/>
        <w:adjustRightInd w:val="0"/>
        <w:spacing w:line="240" w:lineRule="auto"/>
        <w:ind w:left="480" w:hanging="480"/>
      </w:pPr>
    </w:p>
    <w:p w14:paraId="7897A62A" w14:textId="6CCE8095" w:rsidR="0071690A" w:rsidRDefault="0071690A" w:rsidP="000B3E51">
      <w:pPr>
        <w:widowControl w:val="0"/>
        <w:autoSpaceDE w:val="0"/>
        <w:autoSpaceDN w:val="0"/>
        <w:adjustRightInd w:val="0"/>
        <w:spacing w:line="240" w:lineRule="auto"/>
        <w:ind w:left="480" w:hanging="480"/>
      </w:pPr>
    </w:p>
    <w:p w14:paraId="4927C08D" w14:textId="1512B4C5"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71DF7" w14:textId="77777777" w:rsidR="00A4267F" w:rsidRDefault="00A4267F" w:rsidP="00645C49">
      <w:pPr>
        <w:spacing w:after="0" w:line="240" w:lineRule="auto"/>
      </w:pPr>
      <w:r>
        <w:separator/>
      </w:r>
    </w:p>
  </w:endnote>
  <w:endnote w:type="continuationSeparator" w:id="0">
    <w:p w14:paraId="26F53AF7" w14:textId="77777777" w:rsidR="00A4267F" w:rsidRDefault="00A4267F"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F63D1" w14:textId="77777777" w:rsidR="00A4267F" w:rsidRDefault="00A4267F" w:rsidP="00645C49">
      <w:pPr>
        <w:spacing w:after="0" w:line="240" w:lineRule="auto"/>
      </w:pPr>
      <w:r>
        <w:separator/>
      </w:r>
    </w:p>
  </w:footnote>
  <w:footnote w:type="continuationSeparator" w:id="0">
    <w:p w14:paraId="7D5950C4" w14:textId="77777777" w:rsidR="00A4267F" w:rsidRDefault="00A4267F"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4FAFLPUZ8tAAAA"/>
  </w:docVars>
  <w:rsids>
    <w:rsidRoot w:val="00406D2A"/>
    <w:rsid w:val="000131F2"/>
    <w:rsid w:val="0002413B"/>
    <w:rsid w:val="0002682C"/>
    <w:rsid w:val="000347E8"/>
    <w:rsid w:val="0003751F"/>
    <w:rsid w:val="000406A1"/>
    <w:rsid w:val="00040D48"/>
    <w:rsid w:val="00045962"/>
    <w:rsid w:val="00056EB7"/>
    <w:rsid w:val="0006769A"/>
    <w:rsid w:val="000677D7"/>
    <w:rsid w:val="000910CE"/>
    <w:rsid w:val="000B3E51"/>
    <w:rsid w:val="000B54B6"/>
    <w:rsid w:val="000C45A5"/>
    <w:rsid w:val="000C6829"/>
    <w:rsid w:val="000D13C1"/>
    <w:rsid w:val="00132602"/>
    <w:rsid w:val="00141C6F"/>
    <w:rsid w:val="0017285C"/>
    <w:rsid w:val="00182F56"/>
    <w:rsid w:val="001A2E78"/>
    <w:rsid w:val="001A7030"/>
    <w:rsid w:val="001B4291"/>
    <w:rsid w:val="001B49CD"/>
    <w:rsid w:val="00207934"/>
    <w:rsid w:val="00212209"/>
    <w:rsid w:val="00213BFC"/>
    <w:rsid w:val="00224AD2"/>
    <w:rsid w:val="00244516"/>
    <w:rsid w:val="00284E3D"/>
    <w:rsid w:val="002B71D8"/>
    <w:rsid w:val="002D36A2"/>
    <w:rsid w:val="002E3803"/>
    <w:rsid w:val="002E65DA"/>
    <w:rsid w:val="00300D9E"/>
    <w:rsid w:val="003137DE"/>
    <w:rsid w:val="00333B63"/>
    <w:rsid w:val="00337D35"/>
    <w:rsid w:val="00343F29"/>
    <w:rsid w:val="00357BD9"/>
    <w:rsid w:val="00361FB7"/>
    <w:rsid w:val="00371930"/>
    <w:rsid w:val="00381D8F"/>
    <w:rsid w:val="003930DA"/>
    <w:rsid w:val="00395756"/>
    <w:rsid w:val="003A1FA3"/>
    <w:rsid w:val="003A2064"/>
    <w:rsid w:val="003A27E3"/>
    <w:rsid w:val="003B2B29"/>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71690A"/>
    <w:rsid w:val="00716ACD"/>
    <w:rsid w:val="00716F04"/>
    <w:rsid w:val="00774C51"/>
    <w:rsid w:val="007941AD"/>
    <w:rsid w:val="007D0702"/>
    <w:rsid w:val="007D23A8"/>
    <w:rsid w:val="007E3332"/>
    <w:rsid w:val="007E6D8A"/>
    <w:rsid w:val="0080245B"/>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C4F1C"/>
    <w:rsid w:val="009D0B1A"/>
    <w:rsid w:val="00A019A4"/>
    <w:rsid w:val="00A308AC"/>
    <w:rsid w:val="00A30F6C"/>
    <w:rsid w:val="00A36325"/>
    <w:rsid w:val="00A423FB"/>
    <w:rsid w:val="00A4267F"/>
    <w:rsid w:val="00A5665E"/>
    <w:rsid w:val="00A80D06"/>
    <w:rsid w:val="00A81059"/>
    <w:rsid w:val="00AA1A34"/>
    <w:rsid w:val="00AC19C1"/>
    <w:rsid w:val="00AC6680"/>
    <w:rsid w:val="00B06EF0"/>
    <w:rsid w:val="00B10115"/>
    <w:rsid w:val="00B108CB"/>
    <w:rsid w:val="00B233DC"/>
    <w:rsid w:val="00B26039"/>
    <w:rsid w:val="00B46727"/>
    <w:rsid w:val="00B53278"/>
    <w:rsid w:val="00B646B0"/>
    <w:rsid w:val="00B801D7"/>
    <w:rsid w:val="00B91552"/>
    <w:rsid w:val="00B91F29"/>
    <w:rsid w:val="00BB057D"/>
    <w:rsid w:val="00BB712C"/>
    <w:rsid w:val="00BB7E9C"/>
    <w:rsid w:val="00BC6F04"/>
    <w:rsid w:val="00BD06B9"/>
    <w:rsid w:val="00BD31C2"/>
    <w:rsid w:val="00BD5D18"/>
    <w:rsid w:val="00BF36C6"/>
    <w:rsid w:val="00C03E11"/>
    <w:rsid w:val="00C257E4"/>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6578F"/>
    <w:rsid w:val="00D80C83"/>
    <w:rsid w:val="00DC0157"/>
    <w:rsid w:val="00DC0FC2"/>
    <w:rsid w:val="00DE53A2"/>
    <w:rsid w:val="00E75E65"/>
    <w:rsid w:val="00E80AAE"/>
    <w:rsid w:val="00E82BCE"/>
    <w:rsid w:val="00E90175"/>
    <w:rsid w:val="00EA3D86"/>
    <w:rsid w:val="00EB1651"/>
    <w:rsid w:val="00ED0CEF"/>
    <w:rsid w:val="00F075F1"/>
    <w:rsid w:val="00F11C01"/>
    <w:rsid w:val="00F2129B"/>
    <w:rsid w:val="00F25241"/>
    <w:rsid w:val="00F2782A"/>
    <w:rsid w:val="00F33DF8"/>
    <w:rsid w:val="00F352CB"/>
    <w:rsid w:val="00F37562"/>
    <w:rsid w:val="00F40783"/>
    <w:rsid w:val="00F43CC2"/>
    <w:rsid w:val="00F778B0"/>
    <w:rsid w:val="00F85170"/>
    <w:rsid w:val="00F86B86"/>
    <w:rsid w:val="00F90819"/>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231E2-58B4-4A95-9840-05C985BFC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0</TotalTime>
  <Pages>38</Pages>
  <Words>10479</Words>
  <Characters>59731</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3</cp:revision>
  <dcterms:created xsi:type="dcterms:W3CDTF">2018-11-18T06:18:00Z</dcterms:created>
  <dcterms:modified xsi:type="dcterms:W3CDTF">2018-11-23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